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2 centimeters of aseismic slip over a 50-kilo-meter-by-300-kilometer area on the subduction interface downdip from the seismogenic zone, a rupture equivalent to an earthquake of moment magnitude 6.7.</w:t>
      </w:r>
      <w:r w:rsidR="00842DF4">
        <w:t xml:space="preserve"> This paper provides evidence that slip of the hotter, plastic part of the subduction interface, and hence stress loading of the megathrust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there’s no tremors.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1CBF9EA5"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r w:rsidR="003A04D5">
        <w:t xml:space="preserve"> Periodic </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6FBE4967"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subduction thrust is inferred to be locked, to a broad reflection band at greater depth where aseismic slip is thought to be occurring. </w:t>
      </w:r>
      <w:r w:rsidR="00345F15">
        <w:t xml:space="preserve">This suggests that these slip events occur where faults deform </w:t>
      </w:r>
      <w:r w:rsidR="009E1F65">
        <w:t>ductily</w:t>
      </w:r>
      <w:r w:rsidR="00345F15">
        <w:t xml:space="preserve"> in zones that are se</w:t>
      </w:r>
      <w:r w:rsidR="009E1F65">
        <w:t>ver</w:t>
      </w:r>
      <w:r w:rsidR="00345F15">
        <w:t xml:space="preserve">al kilometers thick and that contain </w:t>
      </w:r>
      <w:r w:rsidR="00143A0F">
        <w:t>substantial</w:t>
      </w:r>
      <w:r w:rsidR="00345F15">
        <w:t xml:space="preserve"> fluid-filled porosity. </w:t>
      </w:r>
      <w:r w:rsidR="0018161C">
        <w:t xml:space="preserve">This change in reflection character may provide a new technique to map the landward extent of rupture in great earthquakes and improve the characterization of seismic hazards in subduction zones. </w:t>
      </w:r>
    </w:p>
    <w:p w14:paraId="1B9A84F4" w14:textId="77777777" w:rsidR="00CC4321" w:rsidRDefault="00CC4321" w:rsidP="002106BF">
      <w:pPr>
        <w:jc w:val="both"/>
      </w:pPr>
    </w:p>
    <w:p w14:paraId="11EB48C1" w14:textId="28647E60" w:rsidR="00CC4321" w:rsidRDefault="00CC4321" w:rsidP="002106BF">
      <w:pPr>
        <w:jc w:val="both"/>
      </w:pPr>
      <w:r>
        <w:fldChar w:fldCharType="begin" w:fldLock="1"/>
      </w:r>
      <w:r w:rsidR="00805DDC">
        <w:instrText>ADDIN CSL_CITATION { "citationItems" : [ { "id" : "ITEM-1", "itemData" : { "DOI" : "10.1126/science.1096535", "ISSN" : "0036-8075", "author" : [ { "dropping-particle" : "", "family" : "Kodaira", "given" : "Shuichi", "non-dropping-particle" : "", "parse-names" : false, "suffix" : "" }, { "dropping-particle" : "", "family" : "Kato", "given" : "Aitaro", "non-dropping-particle" : "", "parse-names" : false, "suffix" : "" }, { "dropping-particle" : "", "family" : "Park", "given" : "Jin-oh", "non-dropping-particle" : "", "parse-names" : false, "suffix" : "" } ], "container-title" : "Science", "id" : "ITEM-1", "issue" : "May", "issued" : { "date-parts" : [ [ "2004" ] ] }, "page" : "1295-1299", "title" : "High Pore Fluid Pressure May Cause Silent Slip in the Nankai Trough", "type" : "article-journal", "volume" : "304" }, "uris" : [ "http://www.mendeley.com/documents/?uuid=0c2b431a-3bf2-42ab-be07-f0fe8dbb9613" ] } ], "mendeley" : { "formattedCitation" : "[&lt;i&gt;Kodaira et al.&lt;/i&gt;, 2004]", "plainTextFormattedCitation" : "[Kodaira et al., 2004]", "previouslyFormattedCitation" : "[&lt;i&gt;Kodaira et al.&lt;/i&gt;, 2004]" }, "properties" : { "noteIndex" : 0 }, "schema" : "https://github.com/citation-style-language/schema/raw/master/csl-citation.json" }</w:instrText>
      </w:r>
      <w:r>
        <w:fldChar w:fldCharType="separate"/>
      </w:r>
      <w:r w:rsidRPr="00CC4321">
        <w:rPr>
          <w:noProof/>
        </w:rPr>
        <w:t>[</w:t>
      </w:r>
      <w:r w:rsidRPr="00CC4321">
        <w:rPr>
          <w:i/>
          <w:noProof/>
        </w:rPr>
        <w:t>Kodaira et al.</w:t>
      </w:r>
      <w:r w:rsidRPr="00CC4321">
        <w:rPr>
          <w:noProof/>
        </w:rPr>
        <w:t>, 2004]</w:t>
      </w:r>
      <w:r>
        <w:fldChar w:fldCharType="end"/>
      </w:r>
      <w:r>
        <w:t xml:space="preserve"> reported the seismic imaging, which shows a zone of high pore fluid pressure</w:t>
      </w:r>
      <w:r w:rsidR="00E83218">
        <w:t xml:space="preserve"> (high </w:t>
      </w:r>
      <w:r w:rsidR="00DF4158">
        <w:t>P</w:t>
      </w:r>
      <w:r w:rsidR="00020492">
        <w:t>ois</w:t>
      </w:r>
      <w:r w:rsidR="00DF4158">
        <w:t>s</w:t>
      </w:r>
      <w:r w:rsidR="00020492">
        <w:t>on</w:t>
      </w:r>
      <w:r w:rsidR="00363A81">
        <w:t>’s</w:t>
      </w:r>
      <w:r w:rsidR="00E83218">
        <w:t xml:space="preserve"> ratio)</w:t>
      </w:r>
      <w:r>
        <w:t xml:space="preserve"> in the subducted oceanic crust located down-dip of a subducted ridge. They propose </w:t>
      </w:r>
      <w:r w:rsidR="00777CB4">
        <w:t xml:space="preserve">that these structures effectively extend a region of conditionally stable slips and consequently generate the silent slip. </w:t>
      </w:r>
    </w:p>
    <w:p w14:paraId="13A9DF35" w14:textId="77777777" w:rsidR="00240E15" w:rsidRDefault="00240E15" w:rsidP="002106BF">
      <w:pPr>
        <w:jc w:val="both"/>
      </w:pPr>
    </w:p>
    <w:p w14:paraId="0B21F720" w14:textId="0D1BDEDA" w:rsidR="00D80920" w:rsidRDefault="005F4C19" w:rsidP="002106BF">
      <w:pPr>
        <w:jc w:val="both"/>
      </w:pPr>
      <w:r>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Cholame. </w:t>
      </w:r>
    </w:p>
    <w:p w14:paraId="12B75D49" w14:textId="77777777" w:rsidR="006B0CEA" w:rsidRDefault="006B0CEA" w:rsidP="002106BF">
      <w:pPr>
        <w:jc w:val="both"/>
      </w:pPr>
    </w:p>
    <w:p w14:paraId="38AC758E" w14:textId="696480F8" w:rsidR="00B15AA3"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AD5FB5">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n\nDifference of ETS and induced seismicity?",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previouslyFormattedCitation" : "[&lt;i&gt;Kao et al.&lt;/i&gt;,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subducted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0E945662" w14:textId="77777777" w:rsidR="004F083D" w:rsidRDefault="004F083D" w:rsidP="002106BF">
      <w:pPr>
        <w:jc w:val="both"/>
      </w:pPr>
    </w:p>
    <w:p w14:paraId="6FB4A72B" w14:textId="6CEA646B" w:rsidR="00FE0F86" w:rsidRDefault="00FE0F86" w:rsidP="002106BF">
      <w:pPr>
        <w:jc w:val="both"/>
      </w:pPr>
      <w:r>
        <w:t xml:space="preserve">The two following papers from Greg Beroza’s group provided many evidences to argue that LFEs (Low Frequency Earthquakes) and the tremors are from the same processes. These papers are really great to show you how you use difference evidences to support your hypothesis. </w:t>
      </w:r>
    </w:p>
    <w:p w14:paraId="010CFD40" w14:textId="77777777" w:rsidR="00FE0F86" w:rsidRDefault="00FE0F86" w:rsidP="002106BF">
      <w:pPr>
        <w:jc w:val="both"/>
      </w:pPr>
    </w:p>
    <w:p w14:paraId="6BC29696" w14:textId="4BC0E7D9" w:rsidR="004F083D" w:rsidRDefault="0097321F" w:rsidP="002106BF">
      <w:pPr>
        <w:jc w:val="both"/>
      </w:pPr>
      <w:r>
        <w:fldChar w:fldCharType="begin" w:fldLock="1"/>
      </w:r>
      <w:r w:rsidR="00270BBE">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fldChar w:fldCharType="separate"/>
      </w:r>
      <w:r w:rsidRPr="0097321F">
        <w:rPr>
          <w:noProof/>
        </w:rPr>
        <w:t>[</w:t>
      </w:r>
      <w:r w:rsidRPr="0097321F">
        <w:rPr>
          <w:i/>
          <w:noProof/>
        </w:rPr>
        <w:t>Shelly et al.</w:t>
      </w:r>
      <w:r w:rsidRPr="0097321F">
        <w:rPr>
          <w:noProof/>
        </w:rPr>
        <w:t>, 2006]</w:t>
      </w:r>
      <w:r>
        <w:fldChar w:fldCharType="end"/>
      </w:r>
      <w:r>
        <w:t xml:space="preserve"> published a nature paper </w:t>
      </w:r>
      <w:r w:rsidR="00052A32">
        <w:t>about low-frequency earthquakes in Japan. But they showed</w:t>
      </w:r>
      <w:r>
        <w:t xml:space="preserve"> </w:t>
      </w:r>
      <w:r w:rsidR="0082075E">
        <w:t xml:space="preserve">strong evidence that these earthquakes occur on the plate interface, coincident with the inferred zone of slow slip. </w:t>
      </w:r>
      <w:r w:rsidR="00E6747A">
        <w:t>This paper brings in many different type of new info</w:t>
      </w:r>
      <w:r w:rsidR="00AD27EA">
        <w:t xml:space="preserve">rmation to support the idea. The first thing they did is to </w:t>
      </w:r>
      <w:r w:rsidR="00665B3B">
        <w:t xml:space="preserve">align these LFEs based on cross-correlation, and </w:t>
      </w:r>
      <w:r w:rsidR="00D7192D">
        <w:t xml:space="preserve">relocate the events. </w:t>
      </w:r>
      <w:r w:rsidR="00E81803">
        <w:t xml:space="preserve">The relocation of the events showing them occurred on the </w:t>
      </w:r>
      <w:r w:rsidR="00C14C75">
        <w:t xml:space="preserve">slab interface. </w:t>
      </w:r>
      <w:r w:rsidR="00D7192D">
        <w:t xml:space="preserve">And the correlations with regular seismicity along with observed larger S-wave amplitudes suggest that the LFEs themselves represent shear failure. </w:t>
      </w:r>
      <w:r w:rsidR="005925E0">
        <w:t xml:space="preserve">They also plot the LFEs </w:t>
      </w:r>
      <w:r w:rsidR="00407FCD">
        <w:t xml:space="preserve">with P and S wave speed from the tomography, and the Vp/Vs ratio. </w:t>
      </w:r>
      <w:r w:rsidR="00F65D4B">
        <w:t xml:space="preserve">And they find the </w:t>
      </w:r>
      <w:r w:rsidR="00FB674F">
        <w:t xml:space="preserve">high Vp/Vs ratio which indicate that these LFEs are enabled by the release of fluids in the subduction zone. </w:t>
      </w:r>
      <w:r w:rsidR="004E3929">
        <w:t xml:space="preserve">Last, they propose that the coupled phenomena of tremor, LFEs and episodic slow slip events represent a mode of failure ofr a transition zone between a locked and continuously creeping fault. </w:t>
      </w:r>
      <w:r w:rsidR="00273102">
        <w:t>Put everything together:</w:t>
      </w:r>
      <w:r w:rsidR="00C65D9E">
        <w:t xml:space="preserve"> </w:t>
      </w:r>
      <w:r w:rsidR="00273102" w:rsidRPr="00273102">
        <w:t xml:space="preserve">Precise locations indicate that the LFEs analysed in this study occur on the plate interface. The correlation between LFEs and regular seismicity, the fact that LFEs are primarily composed of shear waves, and the remarkable correspondence with slow slip events5–7 argue that LFEs represent shear slip on this interface. </w:t>
      </w:r>
      <w:r w:rsidR="00273102">
        <w:t>They</w:t>
      </w:r>
      <w:r w:rsidR="00273102" w:rsidRPr="00273102">
        <w:t xml:space="preserve"> propose that LFEs may be generated by local slip accelerations at geometric or frictional heterogeneities that accompany large slow slip events on the plate interface. Long-duration tremor may result simply from a superposition of</w:t>
      </w:r>
      <w:r w:rsidR="0029707F">
        <w:t xml:space="preserve"> many concurrent LFEs. Alterna</w:t>
      </w:r>
      <w:r w:rsidR="00273102" w:rsidRPr="00273102">
        <w:t>tively, long-duration tremor might represent a combined signal of shear slip and fluid flow. We hypothesize that increasing fluid pressure may reduce the effective normal stress and enable slip on the plate interface; this slip could increase permeability and allow pressurized fluid to escape, possibly contributing to the tremor signal in the process. In either case, evidence discussed above suggests that fluids play a key role in the failure process. Remote</w:t>
      </w:r>
      <w:r w:rsidR="00E03CC8">
        <w:t xml:space="preserve"> triggering of tremor and LFEs</w:t>
      </w:r>
      <w:r w:rsidR="00273102" w:rsidRPr="00273102">
        <w:t xml:space="preserve"> , reminiscent of earthquake triggering seen in hydrothermal regions, provides additional evidence for fluid enablement</w:t>
      </w:r>
      <w:r w:rsidR="002C093B">
        <w:t>.</w:t>
      </w:r>
    </w:p>
    <w:p w14:paraId="7AF5D8E6" w14:textId="77777777" w:rsidR="001F2481" w:rsidRDefault="001F2481" w:rsidP="002106BF">
      <w:pPr>
        <w:jc w:val="both"/>
      </w:pPr>
    </w:p>
    <w:p w14:paraId="448EEFC2" w14:textId="357883DE" w:rsidR="001F2481" w:rsidRDefault="001F2481" w:rsidP="002106BF">
      <w:pPr>
        <w:jc w:val="both"/>
      </w:pPr>
      <w:r>
        <w:t xml:space="preserve">At the beginning of 2007, a paper published in science from a Japanese group found Very-Low-Frequency </w:t>
      </w:r>
      <w:r w:rsidR="00805DDC">
        <w:t xml:space="preserve">(VLF) </w:t>
      </w:r>
      <w:r>
        <w:t>Earthquakes</w:t>
      </w:r>
      <w:r w:rsidR="00805DDC">
        <w:t xml:space="preserve"> </w:t>
      </w:r>
      <w:r>
        <w:t xml:space="preserve">that accompanies and migrates with the activity of deep low-frequency tremors and slow slip events </w:t>
      </w:r>
      <w:r w:rsidR="00805DDC">
        <w:fldChar w:fldCharType="begin" w:fldLock="1"/>
      </w:r>
      <w:r w:rsidR="008B225C">
        <w:instrText>ADDIN CSL_CITATION { "citationItems" : [ { "id" : "ITEM-1", "itemData" : { "DOI" : "10.1126/science.1134454", "ISBN" : "9788578110796", "ISSN" : "0036-8075", "PMID" : "25246403", "abstract" : "applicability for this approach.", "author" : [ { "dropping-particle" : "", "family" : "Ito", "given" : "Yoshihiro", "non-dropping-particle" : "", "parse-names" : false, "suffix" : "" }, { "dropping-particle" : "", "family" : "Obara", "given" : "Kazushige", "non-dropping-particle" : "", "parse-names" : false, "suffix" : "" }, { "dropping-particle" : "", "family" : "Shiomi", "given" : "Katsuhiko", "non-dropping-particle" : "", "parse-names" : false, "suffix" : "" }, { "dropping-particle" : "", "family" : "Sekine", "given" : "Shutaro", "non-dropping-particle" : "", "parse-names" : false, "suffix" : "" }, { "dropping-particle" : "", "family" : "Hirose", "given" : "Hitoshi", "non-dropping-particle" : "", "parse-names" : false, "suffix" : "" } ], "container-title" : "Science", "editor" : [ { "dropping-particle" : "", "family" : "Intergovernmental Panel on Climate Change", "given" : "", "non-dropping-particle" : "", "parse-names" : false, "suffix" : "" } ], "id" : "ITEM-1", "issue" : "5811", "issued" : { "date-parts" : [ [ "2007", "1", "26" ] ] }, "note" : "(1) Found Very Low Frequency earthquakes in 0.02-0.05 Hz\n(2) The moment tensor and the waveform (P and S) all show the shear caused\n(3) The VLF earthquakes migrate with the deep low frequency tremor\n(4) The proposed Asperity model is good", "page" : "503-506", "publisher" : "Cambridge University Press", "publisher-place" : "Cambridge", "title" : "Slow Earthquakes Coincident with Episodic Tremors and Slow Slip Events", "type" : "article-journal", "volume" : "315" }, "uris" : [ "http://www.mendeley.com/documents/?uuid=369c1ff0-e9ae-497e-bbcc-7f92c2c1d215" ] } ], "mendeley" : { "formattedCitation" : "[&lt;i&gt;Ito et al.&lt;/i&gt;, 2007]", "plainTextFormattedCitation" : "[Ito et al., 2007]", "previouslyFormattedCitation" : "[&lt;i&gt;Ito et al.&lt;/i&gt;, 2007]" }, "properties" : { "noteIndex" : 0 }, "schema" : "https://github.com/citation-style-language/schema/raw/master/csl-citation.json" }</w:instrText>
      </w:r>
      <w:r w:rsidR="00805DDC">
        <w:fldChar w:fldCharType="separate"/>
      </w:r>
      <w:r w:rsidR="00805DDC" w:rsidRPr="00805DDC">
        <w:rPr>
          <w:noProof/>
        </w:rPr>
        <w:t>[</w:t>
      </w:r>
      <w:r w:rsidR="00805DDC" w:rsidRPr="00805DDC">
        <w:rPr>
          <w:i/>
          <w:noProof/>
        </w:rPr>
        <w:t>Ito et al.</w:t>
      </w:r>
      <w:r w:rsidR="00805DDC" w:rsidRPr="00805DDC">
        <w:rPr>
          <w:noProof/>
        </w:rPr>
        <w:t>, 2007]</w:t>
      </w:r>
      <w:r w:rsidR="00805DDC">
        <w:fldChar w:fldCharType="end"/>
      </w:r>
      <w:r w:rsidR="00805DDC">
        <w:t xml:space="preserve">. The </w:t>
      </w:r>
      <w:r w:rsidR="00F42273">
        <w:t xml:space="preserve">VLF </w:t>
      </w:r>
      <w:r w:rsidR="00C54D3D">
        <w:t>earthquakes are in the frequency band 0.02 – 0.05 Hz, and seem</w:t>
      </w:r>
      <w:r w:rsidR="00FE5AFF">
        <w:t xml:space="preserve"> located at the plate interface as well, though the depth constrain is not good. </w:t>
      </w:r>
      <w:r w:rsidR="00637FA3">
        <w:t xml:space="preserve">The moment tensor and the waveform P and S phase apart suggest that the VLF earthquakes are caused by shear. Also the </w:t>
      </w:r>
      <w:r w:rsidR="00C60725">
        <w:t>migration of the VLF earthquakes coincidence with the deep low-frequency tremors.</w:t>
      </w:r>
      <w:r w:rsidR="00C3739D">
        <w:t xml:space="preserve"> The excitations of wave trains caused by VLF earthquakes appear to always overlap with the peak amplitude of wave trains caused by deep low-frequency tremors, but not the other way around, make them suggest that the VLF event and the deep low-frequency tremors are two distinct phenomena. </w:t>
      </w:r>
      <w:r w:rsidR="00AC2A5F">
        <w:t xml:space="preserve">Based on these, they gave the possible scenario of the stress-relaxation process in the transition zone based on the asperity model. </w:t>
      </w:r>
    </w:p>
    <w:p w14:paraId="0714677C" w14:textId="77777777" w:rsidR="002C093B" w:rsidRDefault="002C093B" w:rsidP="002106BF">
      <w:pPr>
        <w:jc w:val="both"/>
      </w:pPr>
    </w:p>
    <w:p w14:paraId="10104672" w14:textId="2430BB05" w:rsidR="002C093B" w:rsidRDefault="00270BBE" w:rsidP="002106BF">
      <w:pPr>
        <w:jc w:val="both"/>
        <w:rPr>
          <w:lang w:eastAsia="zh-CN"/>
        </w:rPr>
      </w:pPr>
      <w:r>
        <w:t xml:space="preserve">In 2007, </w:t>
      </w:r>
      <w:r>
        <w:fldChar w:fldCharType="begin" w:fldLock="1"/>
      </w:r>
      <w:r w:rsidR="004702CB">
        <w:instrText>ADDIN CSL_CITATION { "citationItems" : [ { "id" : "ITEM-1", "itemData" : { "DOI" : "10.1038/nature05666", "ISBN" : "0028-0836", "ISSN" : "0028-0836", "PMID" : "17361180", "abstract" : "Non-volcanic tremor is a weak, extended duration seismic signal observed episodically on some major faults, often in conjunction with slow slip events. Such tremor may hold the key to understanding fundamental processes at the deep roots of faults, and could signal times of accelerated slip and hence increased seismic hazard. The mechanism underlying the generation of tremor and its relationship to aseismic slip are, however, as yet unresolved. Here we demonstrate that tremor beneath Shikoku, Japan, can be explained as a swarm of small, low-frequency earthquakes, each of which occurs as shear faulting on the subduction-zone plate interface. This suggests that tremor and slow slip are different manifestations of a single process.",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container-title" : "Nature", "id" : "ITEM-1", "issue" : "7133", "issued" : { "date-parts" : [ [ "2007" ] ] }, "page" : "305-307", "title" : "Non-volcanic tremor and low-frequency earthquake swarms.", "type" : "article-journal", "volume" : "446" }, "uris" : [ "http://www.mendeley.com/documents/?uuid=25a99e64-abd8-4759-b829-fd4c6f3f5d47" ] } ], "mendeley" : { "formattedCitation" : "[&lt;i&gt;Shelly et al.&lt;/i&gt;, 2007]", "plainTextFormattedCitation" : "[Shelly et al., 2007]", "previouslyFormattedCitation" : "[&lt;i&gt;Shelly et al.&lt;/i&gt;, 2007]" }, "properties" : { "noteIndex" : 0 }, "schema" : "https://github.com/citation-style-language/schema/raw/master/csl-citation.json" }</w:instrText>
      </w:r>
      <w:r>
        <w:fldChar w:fldCharType="separate"/>
      </w:r>
      <w:r w:rsidRPr="00270BBE">
        <w:rPr>
          <w:noProof/>
        </w:rPr>
        <w:t>[</w:t>
      </w:r>
      <w:r w:rsidRPr="00270BBE">
        <w:rPr>
          <w:i/>
          <w:noProof/>
        </w:rPr>
        <w:t>Shelly et al.</w:t>
      </w:r>
      <w:r w:rsidRPr="00270BBE">
        <w:rPr>
          <w:noProof/>
        </w:rPr>
        <w:t>, 2007]</w:t>
      </w:r>
      <w:r>
        <w:fldChar w:fldCharType="end"/>
      </w:r>
      <w:r>
        <w:t xml:space="preserve"> bring in more evidences to show that tremor and slow slip are different manifestations of a single process. </w:t>
      </w:r>
      <w:r w:rsidR="00FF7240">
        <w:t>They first show the</w:t>
      </w:r>
      <w:r w:rsidR="00AD2309">
        <w:t xml:space="preserve"> support from the mechanism of L</w:t>
      </w:r>
      <w:r w:rsidR="00FF7240">
        <w:t xml:space="preserve">FEs </w:t>
      </w:r>
      <w:r w:rsidR="00730C10">
        <w:t xml:space="preserve">they calculated in </w:t>
      </w:r>
      <w:r w:rsidR="004702CB">
        <w:fldChar w:fldCharType="begin" w:fldLock="1"/>
      </w:r>
      <w:r w:rsidR="00F23129">
        <w:instrText>ADDIN CSL_CITATION { "citationItems" : [ { "id" : "ITEM-1", "itemData" : { "DOI" : "10.1029/2006GL028890", "ISBN" : "0094-8276", "ISSN" : "00948276", "PMID" : "17476256", "abstract" : "Seismology: Body waves; Seismology: Earthquake source observations; Seismology: Seismicity and tectonics; Seismology: Subduction zones", "author" : [ { "dropping-particle" : "", "family" : "Ide", "given" : "Satoshi", "non-dropping-particle" : "", "parse-names" : false, "suffix" : "" }, { "dropping-particle" : "", "family" : "Shelly", "given" : "David R.", "non-dropping-particle" : "", "parse-names" : false, "suffix" : "" }, { "dropping-particle" : "", "family" : "Beroza", "given" : "Gregory C.", "non-dropping-particle" : "", "parse-names" : false, "suffix" : "" } ], "container-title" : "Geophysical Research Letters", "id" : "ITEM-1", "issue" : "3", "issued" : { "date-parts" : [ [ "2007" ] ] }, "title" : "Mechanism of deep low frequency earthquakes: Further evidence that deep non-volcanic tremor is generated by shear slip on the plate interface", "type" : "article-journal", "volume" : "34" }, "uris" : [ "http://www.mendeley.com/documents/?uuid=68cc3a66-51d2-4059-9b62-5b0d056fb490" ] } ], "mendeley" : { "formattedCitation" : "[&lt;i&gt;Ide et al.&lt;/i&gt;, 2007b]", "plainTextFormattedCitation" : "[Ide et al., 2007b]", "previouslyFormattedCitation" : "[&lt;i&gt;Ide et al.&lt;/i&gt;, 2007b]" }, "properties" : { "noteIndex" : 0 }, "schema" : "https://github.com/citation-style-language/schema/raw/master/csl-citation.json" }</w:instrText>
      </w:r>
      <w:r w:rsidR="004702CB">
        <w:fldChar w:fldCharType="separate"/>
      </w:r>
      <w:r w:rsidR="008B225C" w:rsidRPr="008B225C">
        <w:rPr>
          <w:noProof/>
        </w:rPr>
        <w:t>[</w:t>
      </w:r>
      <w:r w:rsidR="008B225C" w:rsidRPr="008B225C">
        <w:rPr>
          <w:i/>
          <w:noProof/>
        </w:rPr>
        <w:t>Ide et al.</w:t>
      </w:r>
      <w:r w:rsidR="008B225C" w:rsidRPr="008B225C">
        <w:rPr>
          <w:noProof/>
        </w:rPr>
        <w:t>, 2007b]</w:t>
      </w:r>
      <w:r w:rsidR="004702CB">
        <w:fldChar w:fldCharType="end"/>
      </w:r>
      <w:r w:rsidR="004702CB">
        <w:t xml:space="preserve">, and argue it is similar to the recent </w:t>
      </w:r>
      <w:r w:rsidR="00B614EA">
        <w:t xml:space="preserve">megathrust earthquake in the same area. Besides, they also show the similarity of the waveform between the LFEs and regular earthquakes. </w:t>
      </w:r>
      <w:r w:rsidR="00C2339F">
        <w:t xml:space="preserve">This can be shown in the similarity of the frequency content of LFEs and tremor. </w:t>
      </w:r>
      <w:r w:rsidR="00F85A1C">
        <w:t xml:space="preserve">All these lines of evidence indicate that LFEs are generated by shear slip on the plate interface. </w:t>
      </w:r>
      <w:r w:rsidR="00C733BA">
        <w:t>Then t</w:t>
      </w:r>
      <w:r w:rsidR="00B96D41">
        <w:t xml:space="preserve">hey argue if the same shear-faulting source generates both LFEs and tremor, we might expect to see additional weaker events within tremor with waveforms similar to the previously identified LFEs. </w:t>
      </w:r>
      <w:r w:rsidR="006A622E">
        <w:t xml:space="preserve">So they conducted a matched-filter technique (not sure if this is the first paper propose this method) using the LFEs as the </w:t>
      </w:r>
      <w:r w:rsidR="00095A7D">
        <w:t>template</w:t>
      </w:r>
      <w:r w:rsidR="006A622E">
        <w:t xml:space="preserve">, </w:t>
      </w:r>
      <w:r w:rsidR="00265474">
        <w:t>and reveals a nearly continuous sequence of LFEs during periods of active tremor</w:t>
      </w:r>
      <w:r w:rsidR="00912354">
        <w:t>. The detections are highly clustered</w:t>
      </w:r>
      <w:r w:rsidR="00661C26">
        <w:t xml:space="preserve">, but heterogeneous distributed on the plate, which reflects the properties of the plate boundary. </w:t>
      </w:r>
      <w:r w:rsidR="00244284">
        <w:t xml:space="preserve">Clusters of relatively strong LFEs may occur in places of geometric or compositional variations where the fault sticks and slips as part of much larger scale slow slip transients – a process analogous to that proposed for some foreshock sequences or earthquake swarms in other environments. In this case, </w:t>
      </w:r>
      <w:r w:rsidR="00244284" w:rsidRPr="00244284">
        <w:t>high fluid pressure on the plate boundary could allow slip to occur under low shear stress, resulting in relatively slow rupture and slip velocities (compared with ordi</w:t>
      </w:r>
      <w:r w:rsidR="00244284">
        <w:t>nary earthquakes) and a corres</w:t>
      </w:r>
      <w:r w:rsidR="00244284" w:rsidRPr="00244284">
        <w:t>ponding deficit in high frequency energy</w:t>
      </w:r>
      <w:r w:rsidR="00244284">
        <w:t xml:space="preserve">. </w:t>
      </w:r>
    </w:p>
    <w:p w14:paraId="71B6DC42" w14:textId="77777777" w:rsidR="008B225C" w:rsidRDefault="008B225C" w:rsidP="002106BF">
      <w:pPr>
        <w:jc w:val="both"/>
        <w:rPr>
          <w:lang w:eastAsia="zh-CN"/>
        </w:rPr>
      </w:pPr>
    </w:p>
    <w:p w14:paraId="0F2CBFC6" w14:textId="7337E47F" w:rsidR="008B225C" w:rsidRDefault="008B225C" w:rsidP="002106BF">
      <w:pPr>
        <w:jc w:val="both"/>
        <w:rPr>
          <w:lang w:eastAsia="zh-CN"/>
        </w:rPr>
      </w:pPr>
      <w:r>
        <w:rPr>
          <w:lang w:eastAsia="zh-CN"/>
        </w:rPr>
        <w:fldChar w:fldCharType="begin" w:fldLock="1"/>
      </w:r>
      <w:r w:rsidR="00F23129">
        <w:rPr>
          <w:lang w:eastAsia="zh-CN"/>
        </w:rPr>
        <w:instrText>ADDIN CSL_CITATION { "citationItems" : [ { "id" : "ITEM-1", "itemData" : { "DOI" : "10.1038/nature05780", "ISBN" : "0028-0836", "ISSN" : "0028-0836", "PMID" : "17476265", "abstract" : "Recently, a series of unusual earthquake phenomena have been discovered, including deep episodic tremor, low-frequency earthquakes, very-low-frequency earthquakes, slow slip events and silent earthquakes. Each of these has been demonstrated to arise from shear slip, just as do regular earthquakes, but with longer characteristic durations and radiating much less seismic energy. Here we show that these slow events follow a simple, unified scaling relationship that clearly differentiates their behaviour from that of regular earthquakes. We find that their seismic moment is proportional to the characteristic duration and their moment rate function is constant, with a spectral high-frequency decay of f(-1). This scaling and spectral behaviour demonstrates that they can be thought of as different manifestations of the same phenomena and that they comprise a new earthquake category. The observed scale dependence of rupture velocity for these events can be explained by either a constant low-stress drop model or a diffusional constant-slip model. This new scaling law unifies a diverse class of slow seismic events and may lead to a better understanding of the plate subduction process and large earthquake generation.", "author" : [ { "dropping-particle" : "", "family" : "Ide", "given" : "Satoshi", "non-dropping-particle" : "", "parse-names" : false, "suffix" : "" }, { "dropping-particle" : "", "family" : "Beroza", "given" : "Gregory C", "non-dropping-particle" : "", "parse-names" : false, "suffix" : "" }, { "dropping-particle" : "", "family" : "Shelly", "given" : "David R", "non-dropping-particle" : "", "parse-names" : false, "suffix" : "" }, { "dropping-particle" : "", "family" : "Uchide", "given" : "Takahiko", "non-dropping-particle" : "", "parse-names" : false, "suffix" : "" } ], "container-title" : "Nature", "id" : "ITEM-1", "issue" : "7140", "issued" : { "date-parts" : [ [ "2007", "5", "3" ] ] }, "note" : "(1) Here we show that these slow events follow a simple, unified scal-ing relationship that clearly differentiates their behaviour from\nthat of regular earthquakes.", "page" : "76-79", "title" : "A scaling law for slow earthquakes", "type" : "article-journal", "volume" : "447" }, "uris" : [ "http://www.mendeley.com/documents/?uuid=8c6e1fef-5726-4d54-ab52-d5317985d9b2" ] } ], "mendeley" : { "formattedCitation" : "[&lt;i&gt;Ide et al.&lt;/i&gt;, 2007a]", "plainTextFormattedCitation" : "[Ide et al., 2007a]", "previouslyFormattedCitation" : "[&lt;i&gt;Ide et al.&lt;/i&gt;, 2007a]" }, "properties" : { "noteIndex" : 0 }, "schema" : "https://github.com/citation-style-language/schema/raw/master/csl-citation.json" }</w:instrText>
      </w:r>
      <w:r>
        <w:rPr>
          <w:lang w:eastAsia="zh-CN"/>
        </w:rPr>
        <w:fldChar w:fldCharType="separate"/>
      </w:r>
      <w:r w:rsidRPr="008B225C">
        <w:rPr>
          <w:noProof/>
          <w:lang w:eastAsia="zh-CN"/>
        </w:rPr>
        <w:t>[</w:t>
      </w:r>
      <w:r w:rsidRPr="008B225C">
        <w:rPr>
          <w:i/>
          <w:noProof/>
          <w:lang w:eastAsia="zh-CN"/>
        </w:rPr>
        <w:t>Ide et al.</w:t>
      </w:r>
      <w:r w:rsidRPr="008B225C">
        <w:rPr>
          <w:noProof/>
          <w:lang w:eastAsia="zh-CN"/>
        </w:rPr>
        <w:t>, 2007a]</w:t>
      </w:r>
      <w:r>
        <w:rPr>
          <w:lang w:eastAsia="zh-CN"/>
        </w:rPr>
        <w:fldChar w:fldCharType="end"/>
      </w:r>
      <w:r>
        <w:rPr>
          <w:lang w:eastAsia="zh-CN"/>
        </w:rPr>
        <w:t xml:space="preserve"> </w:t>
      </w:r>
      <w:r w:rsidR="007F1A24">
        <w:rPr>
          <w:lang w:eastAsia="zh-CN"/>
        </w:rPr>
        <w:t xml:space="preserve">show the deep episodic tremor, low-frequency earthquakes, very-low-frequency earthquakes, slow slip events, and silent earthquakes all follow a simple, unified scaling relationship that clearly differentiates their behavior from that of regular earthquakes. </w:t>
      </w:r>
      <w:r w:rsidR="00C541DF">
        <w:rPr>
          <w:lang w:eastAsia="zh-CN"/>
        </w:rPr>
        <w:t xml:space="preserve">This scaling and spectral behavior demonstrates that they can be thought of as different manifestations of the same phenomena. </w:t>
      </w:r>
      <w:r w:rsidR="005C436B">
        <w:rPr>
          <w:lang w:eastAsia="zh-CN"/>
        </w:rPr>
        <w:t xml:space="preserve">They also proposed two different models, i.e. constant low-stress drop mode and diffusional constant-slip model to explain the </w:t>
      </w:r>
      <w:r w:rsidR="000A6FB5">
        <w:rPr>
          <w:lang w:eastAsia="zh-CN"/>
        </w:rPr>
        <w:t xml:space="preserve">observed scale dependence of rupture velocity for these events. </w:t>
      </w:r>
    </w:p>
    <w:p w14:paraId="0C104655" w14:textId="77777777" w:rsidR="004050FA" w:rsidRDefault="004050FA" w:rsidP="002106BF">
      <w:pPr>
        <w:jc w:val="both"/>
        <w:rPr>
          <w:lang w:eastAsia="zh-CN"/>
        </w:rPr>
      </w:pPr>
    </w:p>
    <w:p w14:paraId="6766E4F2" w14:textId="16950592" w:rsidR="004050FA" w:rsidRPr="00163761" w:rsidRDefault="004050FA" w:rsidP="002106BF">
      <w:pPr>
        <w:jc w:val="both"/>
        <w:rPr>
          <w:lang w:eastAsia="zh-CN"/>
        </w:rPr>
      </w:pPr>
      <w:r>
        <w:rPr>
          <w:lang w:eastAsia="zh-CN"/>
        </w:rPr>
        <w:t xml:space="preserve">Tremors can be triggered by large distant earthquakes have already been explored by many groups. </w:t>
      </w:r>
      <w:r w:rsidR="00F23129">
        <w:rPr>
          <w:lang w:eastAsia="zh-CN"/>
        </w:rPr>
        <w:fldChar w:fldCharType="begin" w:fldLock="1"/>
      </w:r>
      <w:r w:rsidR="00F23129">
        <w:rPr>
          <w:lang w:eastAsia="zh-CN"/>
        </w:rPr>
        <w:instrText>ADDIN CSL_CITATION { "citationItems" : [ { "id" : "ITEM-1", "itemData" : { "DOI" : "10.1038/nature06017", "ISBN" : "1476-4687 (Electronic)\\r0028-0836 (Linking)", "ISSN" : "0028-0836", "PMID" : "17671500", "abstract" : "Non-impulsive seismic radiation or 'tremor' has long been observed at volcanoes and more recently around subduction zones. Although the number of observations of non-volcanic tremor is steadily increasing, the causative mechanism remains unclear. Some have attributed non-volcanic tremor to the movement of fluids, while its coincidence with geodetically observed slow-slip events at regular intervals has led others to consider slip on the plate interface as its cause. Low-frequency earthquakes in Japan, which are believed to make up at least part of non-volcanic tremor, have focal mechanisms and locations that are consistent with tremor being generated by shear slip on the subduction interface. In Cascadia, however, tremor locations appear to be more distributed in depth than in Japan, making them harder to reconcile with a plate interface shear-slip model. Here we identify bursts of tremor that radiated from the Cascadia subduction zone near Vancouver Island, Canada, during the strongest shaking from the moment magnitude M(w) = 7.8, 2002 Denali, Alaska, earthquake. Tremor occurs when the Love wave displacements are to the southwest (the direction of plate convergence of the overriding plate), implying that the Love waves trigger the tremor. We show that these displacements correspond to shear stresses of approximately 40 kPa on the plate interface, which suggests that the effective stress on the plate interface is very low. These observations indicate that tremor and possibly slow slip can be instantaneously induced by shear stress increases on the subduction interface-effectively a frictional failure response to the driving stress.", "author" : [ { "dropping-particle" : "", "family" : "Rubinstein", "given" : "Justin L", "non-dropping-particle" : "", "parse-names" : false, "suffix" : "" }, { "dropping-particle" : "", "family" : "Vidale", "given" : "John E", "non-dropping-particle" : "", "parse-names" : false, "suffix" : "" }, { "dropping-particle" : "", "family" : "Gomberg", "given" : "Joan", "non-dropping-particle" : "", "parse-names" : false, "suffix" : "" }, { "dropping-particle" : "", "family" : "Bodin", "given" : "Paul", "non-dropping-particle" : "", "parse-names" : false, "suffix" : "" }, { "dropping-particle" : "", "family" : "Creager", "given" : "Kenneth C", "non-dropping-particle" : "", "parse-names" : false, "suffix" : "" }, { "dropping-particle" : "", "family" : "Malone", "given" : "Stephen D", "non-dropping-particle" : "", "parse-names" : false, "suffix" : "" } ], "container-title" : "Nature", "id" : "ITEM-1", "issue" : "7153", "issued" : { "date-parts" : [ [ "2007" ] ] }, "note" : "(1) Conclusion: Tremor and possibly slow slip can be instantaneously induced by shear stress increases on the subduction interface - effectively a frictional failure response to the driving stress\n(2) Many good references for triggering tremors\n(3) They found the triggering of tremor by the love wave, and found that the shear stress caused by the love wave is more effective to trigger tremors\n(4)", "page" : "579-582", "title" : "Non-volcanic tremor driven by large transient shear stresses.", "type" : "article-journal", "volume" : "448" }, "uris" : [ "http://www.mendeley.com/documents/?uuid=3c053772-4240-495f-a31f-7b350a60aa7e" ] } ], "mendeley" : { "formattedCitation" : "[&lt;i&gt;Rubinstein et al.&lt;/i&gt;, 2007]", "plainTextFormattedCitation" : "[Rubinstein et al., 2007]" }, "properties" : { "noteIndex" : 0 }, "schema" : "https://github.com/citation-style-language/schema/raw/master/csl-citation.json" }</w:instrText>
      </w:r>
      <w:r w:rsidR="00F23129">
        <w:rPr>
          <w:lang w:eastAsia="zh-CN"/>
        </w:rPr>
        <w:fldChar w:fldCharType="separate"/>
      </w:r>
      <w:r w:rsidR="00F23129" w:rsidRPr="00F23129">
        <w:rPr>
          <w:noProof/>
          <w:lang w:eastAsia="zh-CN"/>
        </w:rPr>
        <w:t>[</w:t>
      </w:r>
      <w:r w:rsidR="00F23129" w:rsidRPr="00F23129">
        <w:rPr>
          <w:i/>
          <w:noProof/>
          <w:lang w:eastAsia="zh-CN"/>
        </w:rPr>
        <w:t>Rubinstein et al.</w:t>
      </w:r>
      <w:r w:rsidR="00F23129" w:rsidRPr="00F23129">
        <w:rPr>
          <w:noProof/>
          <w:lang w:eastAsia="zh-CN"/>
        </w:rPr>
        <w:t>, 2007]</w:t>
      </w:r>
      <w:r w:rsidR="00F23129">
        <w:rPr>
          <w:lang w:eastAsia="zh-CN"/>
        </w:rPr>
        <w:fldChar w:fldCharType="end"/>
      </w:r>
      <w:r w:rsidR="00F23129">
        <w:rPr>
          <w:lang w:eastAsia="zh-CN"/>
        </w:rPr>
        <w:t xml:space="preserve"> identifies bursts of tremor at Cascadia subduction zone caused by the Love wave displacement from the Denali, Alaska earthquake. </w:t>
      </w:r>
      <w:r w:rsidR="00936FAD">
        <w:rPr>
          <w:lang w:eastAsia="zh-CN"/>
        </w:rPr>
        <w:t xml:space="preserve">They show the displacements correspond to shear stresses of approximately 40 kPa on the plate interface, which suggests that the effective stress on the plate interface is very low. They conclude that tremor and possibly slow slip can be instantaneously induced by shear stress increases on the subduction interface – effectively a frictional failure response to the driving stress. </w:t>
      </w:r>
      <w:r w:rsidR="00821CDC">
        <w:rPr>
          <w:lang w:eastAsia="zh-CN"/>
        </w:rPr>
        <w:t xml:space="preserve">The interesting part of this paper </w:t>
      </w:r>
      <w:r w:rsidR="00F07AB0">
        <w:rPr>
          <w:lang w:eastAsia="zh-CN"/>
        </w:rPr>
        <w:t xml:space="preserve">is how they relate the </w:t>
      </w:r>
      <w:r w:rsidR="00F37CCE">
        <w:rPr>
          <w:lang w:eastAsia="zh-CN"/>
        </w:rPr>
        <w:t xml:space="preserve">stress from the Love wave to the triggered tremor, which </w:t>
      </w:r>
      <w:r w:rsidR="00DD50A6">
        <w:rPr>
          <w:lang w:eastAsia="zh-CN"/>
        </w:rPr>
        <w:t xml:space="preserve">support their hypothesis that shear stress on the plate interface from love waves of the Denali earthquake triggered the tremor. They also show the similarity in the frequency domain of the triggered and regular tremor, which they argue these driven by the same mechanism but slightly different conditions. </w:t>
      </w:r>
      <w:bookmarkStart w:id="0" w:name="_GoBack"/>
      <w:bookmarkEnd w:id="0"/>
    </w:p>
    <w:p w14:paraId="20294F34" w14:textId="77777777" w:rsidR="0004163D" w:rsidRDefault="0004163D" w:rsidP="002106BF">
      <w:pPr>
        <w:jc w:val="both"/>
      </w:pPr>
    </w:p>
    <w:p w14:paraId="179C6A67" w14:textId="4204CC89" w:rsidR="006674EE" w:rsidRDefault="00AD5FB5" w:rsidP="002106BF">
      <w:pPr>
        <w:jc w:val="both"/>
      </w:pPr>
      <w:r>
        <w:t xml:space="preserve">In </w:t>
      </w:r>
      <w:r>
        <w:fldChar w:fldCharType="begin" w:fldLock="1"/>
      </w:r>
      <w:r w:rsidR="0097321F">
        <w:instrText>ADDIN CSL_CITATION { "citationItems" : [ { "id" : "ITEM-1", "itemData" : { "DOI" : "10.1126/science.1174155", "ISBN" : "1095-9203 (Electronic)\\n0036-8075 (Linking)", "ISSN" : "1095-9203", "PMID" : "19589999", "abstract" : "Nonvolcanic tremors occur adjacent to locked faults and may be closely related to the generation of earthquakes. Monitoring of the San Andreas Fault in the Parkfield, California, region revealed that after two strong earthquakes, tremor activity increased in a nearly dormant tremor zone, increased and became periodic in a previously active zone, and has remained elevated and periodic for over 4 years. Static shear- and Coulomb-stress increases of 6 to 14 kilopascals from these two earthquakes are coincident with sudden increases in tremor rates. The persistent changes in tremor suggest that stress is now accumulating more rapidly beneath this part of the San Andreas Fault, which ruptured in the moment magnitude 7.8 Ft. Tejon earthquake of 1857.", "author" : [ { "dropping-particle" : "", "family" : "Nadeau", "given" : "Robert M", "non-dropping-particle" : "", "parse-names" : false, "suffix" : "" }, { "dropping-particle" : "", "family" : "Guilhem", "given" : "Aur\u00e9lie", "non-dropping-particle" : "", "parse-names" : false, "suffix" : "" } ], "container-title" : "Science", "id" : "ITEM-1", "issue" : "5937", "issued" : { "date-parts" : [ [ "2009" ] ] }, "note" : "(1) 10-day delay may relfect an anelastic redistribution of stress in the ductile lower crust\n(2) why didn't see at other places?\n(3) the period show progressively increasing, may suggest need more time to heal?\n(4) Shorter duration of the bursts?\n(5) Normal stress is less effective than the shear stress to generate tremor\n(6) potential cause is still the fluid or alternatively deep mantle-derived fluids\n(7) This sug-gests that tremors are a more sensitive indicator of stress change than are earthquakes.", "page" : "191-193", "title" : "Nonvolcanic tremor evolution and the San Simeon and Parkfield, California, earthquakes", "type" : "article-journal", "volume" : "325" }, "uris" : [ "http://www.mendeley.com/documents/?uuid=c45b3705-bced-4f0c-ba5b-3e918f0b06fa" ] } ], "mendeley" : { "formattedCitation" : "[&lt;i&gt;Nadeau and Guilhem&lt;/i&gt;, 2009]", "plainTextFormattedCitation" : "[Nadeau and Guilhem, 2009]", "previouslyFormattedCitation" : "[&lt;i&gt;Nadeau and Guilhem&lt;/i&gt;, 2009]" }, "properties" : { "noteIndex" : 0 }, "schema" : "https://github.com/citation-style-language/schema/raw/master/csl-citation.json" }</w:instrText>
      </w:r>
      <w:r>
        <w:fldChar w:fldCharType="separate"/>
      </w:r>
      <w:r w:rsidRPr="00AD5FB5">
        <w:rPr>
          <w:noProof/>
        </w:rPr>
        <w:t>[</w:t>
      </w:r>
      <w:r w:rsidRPr="00AD5FB5">
        <w:rPr>
          <w:i/>
          <w:noProof/>
        </w:rPr>
        <w:t>Nadeau and Guilhem</w:t>
      </w:r>
      <w:r w:rsidRPr="00AD5FB5">
        <w:rPr>
          <w:noProof/>
        </w:rPr>
        <w:t>, 2009]</w:t>
      </w:r>
      <w:r>
        <w:fldChar w:fldCharType="end"/>
      </w:r>
      <w:r w:rsidR="00EA566E">
        <w:t xml:space="preserve">, the author found a couple of differences of tremors at San Andreas Fault (SAF) and that at the subduction zone. </w:t>
      </w:r>
      <w:r w:rsidR="00C60A77">
        <w:t>It also suggest</w:t>
      </w:r>
      <w:r w:rsidR="007851F6">
        <w:t>s</w:t>
      </w:r>
      <w:r w:rsidR="00C60A77">
        <w:t xml:space="preserve"> that the SAF may broaden into several distinct subparallel zones as it extends into the ductile lower crust. </w:t>
      </w:r>
      <w:r w:rsidR="007C0E4F">
        <w:t xml:space="preserve">With stress modeling, </w:t>
      </w:r>
      <w:r w:rsidR="007851F6">
        <w:t xml:space="preserve">this paper also suggests that tremors are a more sensitive indicator of stress change than are earthquakes, but it more sensitive to shear stress than normal stress. </w:t>
      </w:r>
      <w:r w:rsidR="007365B5">
        <w:t xml:space="preserve">Possible cause of tremor in this setting was give due to fluid, but two hypothesis are (1) serpentinite bodies are present at depth to be a potential fluid sources, and (2) deep mantle-derived fluids might be another source. </w:t>
      </w:r>
    </w:p>
    <w:p w14:paraId="66AAACD6" w14:textId="77777777" w:rsidR="006674EE" w:rsidRDefault="006674EE" w:rsidP="002106BF">
      <w:pPr>
        <w:jc w:val="both"/>
      </w:pPr>
    </w:p>
    <w:p w14:paraId="5D5FCA5E" w14:textId="44DDF765" w:rsidR="00D15DAE" w:rsidRPr="00CF09E6" w:rsidRDefault="00CF09E6" w:rsidP="002106BF">
      <w:pPr>
        <w:jc w:val="both"/>
        <w:rPr>
          <w:b/>
        </w:rPr>
      </w:pPr>
      <w:r w:rsidRPr="00CF09E6">
        <w:rPr>
          <w:b/>
        </w:rPr>
        <w:t>References:</w:t>
      </w:r>
    </w:p>
    <w:p w14:paraId="57262991" w14:textId="6DF566CD" w:rsidR="00F23129" w:rsidRPr="00F23129" w:rsidRDefault="00E86BBD" w:rsidP="00F23129">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F23129" w:rsidRPr="00F23129">
        <w:rPr>
          <w:rFonts w:ascii="Cambria" w:hAnsi="Cambria"/>
          <w:noProof/>
        </w:rPr>
        <w:t xml:space="preserve">Dragert, G., K. Wang, and T. S. James (2001), A silent slip event on the deeper Cascadia subduction interface., </w:t>
      </w:r>
      <w:r w:rsidR="00F23129" w:rsidRPr="00F23129">
        <w:rPr>
          <w:rFonts w:ascii="Cambria" w:hAnsi="Cambria"/>
          <w:i/>
          <w:iCs/>
          <w:noProof/>
        </w:rPr>
        <w:t>Science</w:t>
      </w:r>
      <w:r w:rsidR="00F23129" w:rsidRPr="00F23129">
        <w:rPr>
          <w:rFonts w:ascii="Cambria" w:hAnsi="Cambria"/>
          <w:noProof/>
        </w:rPr>
        <w:t xml:space="preserve">, </w:t>
      </w:r>
      <w:r w:rsidR="00F23129" w:rsidRPr="00F23129">
        <w:rPr>
          <w:rFonts w:ascii="Cambria" w:hAnsi="Cambria"/>
          <w:i/>
          <w:iCs/>
          <w:noProof/>
        </w:rPr>
        <w:t>292</w:t>
      </w:r>
      <w:r w:rsidR="00F23129" w:rsidRPr="00F23129">
        <w:rPr>
          <w:rFonts w:ascii="Cambria" w:hAnsi="Cambria"/>
          <w:noProof/>
        </w:rPr>
        <w:t>(5521), 1525–8, doi:10.1126/science.1060152.</w:t>
      </w:r>
    </w:p>
    <w:p w14:paraId="6E158B6C" w14:textId="77777777" w:rsidR="00F23129" w:rsidRPr="00F23129" w:rsidRDefault="00F23129" w:rsidP="00F23129">
      <w:pPr>
        <w:widowControl w:val="0"/>
        <w:autoSpaceDE w:val="0"/>
        <w:autoSpaceDN w:val="0"/>
        <w:adjustRightInd w:val="0"/>
        <w:ind w:left="480" w:hanging="480"/>
        <w:rPr>
          <w:rFonts w:ascii="Cambria" w:hAnsi="Cambria"/>
          <w:noProof/>
        </w:rPr>
      </w:pPr>
      <w:r w:rsidRPr="00F23129">
        <w:rPr>
          <w:rFonts w:ascii="Cambria" w:hAnsi="Cambria"/>
          <w:noProof/>
        </w:rPr>
        <w:t xml:space="preserve">Ide, S., G. C. Beroza, D. R. Shelly, and T. Uchide (2007a), A scaling law for slow earthquakes, </w:t>
      </w:r>
      <w:r w:rsidRPr="00F23129">
        <w:rPr>
          <w:rFonts w:ascii="Cambria" w:hAnsi="Cambria"/>
          <w:i/>
          <w:iCs/>
          <w:noProof/>
        </w:rPr>
        <w:t>Nature</w:t>
      </w:r>
      <w:r w:rsidRPr="00F23129">
        <w:rPr>
          <w:rFonts w:ascii="Cambria" w:hAnsi="Cambria"/>
          <w:noProof/>
        </w:rPr>
        <w:t xml:space="preserve">, </w:t>
      </w:r>
      <w:r w:rsidRPr="00F23129">
        <w:rPr>
          <w:rFonts w:ascii="Cambria" w:hAnsi="Cambria"/>
          <w:i/>
          <w:iCs/>
          <w:noProof/>
        </w:rPr>
        <w:t>447</w:t>
      </w:r>
      <w:r w:rsidRPr="00F23129">
        <w:rPr>
          <w:rFonts w:ascii="Cambria" w:hAnsi="Cambria"/>
          <w:noProof/>
        </w:rPr>
        <w:t>(7140), 76–79, doi:10.1038/nature05780.</w:t>
      </w:r>
    </w:p>
    <w:p w14:paraId="4B928FB7" w14:textId="77777777" w:rsidR="00F23129" w:rsidRPr="00F23129" w:rsidRDefault="00F23129" w:rsidP="00F23129">
      <w:pPr>
        <w:widowControl w:val="0"/>
        <w:autoSpaceDE w:val="0"/>
        <w:autoSpaceDN w:val="0"/>
        <w:adjustRightInd w:val="0"/>
        <w:ind w:left="480" w:hanging="480"/>
        <w:rPr>
          <w:rFonts w:ascii="Cambria" w:hAnsi="Cambria"/>
          <w:noProof/>
        </w:rPr>
      </w:pPr>
      <w:r w:rsidRPr="00F23129">
        <w:rPr>
          <w:rFonts w:ascii="Cambria" w:hAnsi="Cambria"/>
          <w:noProof/>
        </w:rPr>
        <w:t xml:space="preserve">Ide, S., D. R. Shelly, and G. C. Beroza (2007b), Mechanism of deep low frequency earthquakes: Further evidence that deep non-volcanic tremor is generated by shear slip on the plate interface, </w:t>
      </w:r>
      <w:r w:rsidRPr="00F23129">
        <w:rPr>
          <w:rFonts w:ascii="Cambria" w:hAnsi="Cambria"/>
          <w:i/>
          <w:iCs/>
          <w:noProof/>
        </w:rPr>
        <w:t>Geophys. Res. Lett.</w:t>
      </w:r>
      <w:r w:rsidRPr="00F23129">
        <w:rPr>
          <w:rFonts w:ascii="Cambria" w:hAnsi="Cambria"/>
          <w:noProof/>
        </w:rPr>
        <w:t xml:space="preserve">, </w:t>
      </w:r>
      <w:r w:rsidRPr="00F23129">
        <w:rPr>
          <w:rFonts w:ascii="Cambria" w:hAnsi="Cambria"/>
          <w:i/>
          <w:iCs/>
          <w:noProof/>
        </w:rPr>
        <w:t>34</w:t>
      </w:r>
      <w:r w:rsidRPr="00F23129">
        <w:rPr>
          <w:rFonts w:ascii="Cambria" w:hAnsi="Cambria"/>
          <w:noProof/>
        </w:rPr>
        <w:t>(3), doi:10.1029/2006GL028890.</w:t>
      </w:r>
    </w:p>
    <w:p w14:paraId="50A04575" w14:textId="77777777" w:rsidR="00F23129" w:rsidRPr="00F23129" w:rsidRDefault="00F23129" w:rsidP="00F23129">
      <w:pPr>
        <w:widowControl w:val="0"/>
        <w:autoSpaceDE w:val="0"/>
        <w:autoSpaceDN w:val="0"/>
        <w:adjustRightInd w:val="0"/>
        <w:ind w:left="480" w:hanging="480"/>
        <w:rPr>
          <w:rFonts w:ascii="Cambria" w:hAnsi="Cambria"/>
          <w:noProof/>
        </w:rPr>
      </w:pPr>
      <w:r w:rsidRPr="00F23129">
        <w:rPr>
          <w:rFonts w:ascii="Cambria" w:hAnsi="Cambria"/>
          <w:noProof/>
        </w:rPr>
        <w:t xml:space="preserve">Ito, Y., K. Obara, K. Shiomi, S. Sekine, and H. Hirose (2007), Slow Earthquakes Coincident with Episodic Tremors and Slow Slip Events, edited by Intergovernmental Panel on Climate Change, </w:t>
      </w:r>
      <w:r w:rsidRPr="00F23129">
        <w:rPr>
          <w:rFonts w:ascii="Cambria" w:hAnsi="Cambria"/>
          <w:i/>
          <w:iCs/>
          <w:noProof/>
        </w:rPr>
        <w:t>Science (80-. ).</w:t>
      </w:r>
      <w:r w:rsidRPr="00F23129">
        <w:rPr>
          <w:rFonts w:ascii="Cambria" w:hAnsi="Cambria"/>
          <w:noProof/>
        </w:rPr>
        <w:t xml:space="preserve">, </w:t>
      </w:r>
      <w:r w:rsidRPr="00F23129">
        <w:rPr>
          <w:rFonts w:ascii="Cambria" w:hAnsi="Cambria"/>
          <w:i/>
          <w:iCs/>
          <w:noProof/>
        </w:rPr>
        <w:t>315</w:t>
      </w:r>
      <w:r w:rsidRPr="00F23129">
        <w:rPr>
          <w:rFonts w:ascii="Cambria" w:hAnsi="Cambria"/>
          <w:noProof/>
        </w:rPr>
        <w:t>(5811), 503–506, doi:10.1126/science.1134454.</w:t>
      </w:r>
    </w:p>
    <w:p w14:paraId="2F957B83" w14:textId="77777777" w:rsidR="00F23129" w:rsidRPr="00F23129" w:rsidRDefault="00F23129" w:rsidP="00F23129">
      <w:pPr>
        <w:widowControl w:val="0"/>
        <w:autoSpaceDE w:val="0"/>
        <w:autoSpaceDN w:val="0"/>
        <w:adjustRightInd w:val="0"/>
        <w:ind w:left="480" w:hanging="480"/>
        <w:rPr>
          <w:rFonts w:ascii="Cambria" w:hAnsi="Cambria"/>
          <w:noProof/>
        </w:rPr>
      </w:pPr>
      <w:r w:rsidRPr="00F23129">
        <w:rPr>
          <w:rFonts w:ascii="Cambria" w:hAnsi="Cambria"/>
          <w:noProof/>
        </w:rPr>
        <w:t xml:space="preserve">Kao, H., S.-J. Shan, H. Dragert, G. Rogers, J. F. Cassidy, and K. Ramachandran (2005), A wide depth distribution of seismic tremors along the northern Cascadia margin, </w:t>
      </w:r>
      <w:r w:rsidRPr="00F23129">
        <w:rPr>
          <w:rFonts w:ascii="Cambria" w:hAnsi="Cambria"/>
          <w:i/>
          <w:iCs/>
          <w:noProof/>
        </w:rPr>
        <w:t>Nature</w:t>
      </w:r>
      <w:r w:rsidRPr="00F23129">
        <w:rPr>
          <w:rFonts w:ascii="Cambria" w:hAnsi="Cambria"/>
          <w:noProof/>
        </w:rPr>
        <w:t xml:space="preserve">, </w:t>
      </w:r>
      <w:r w:rsidRPr="00F23129">
        <w:rPr>
          <w:rFonts w:ascii="Cambria" w:hAnsi="Cambria"/>
          <w:i/>
          <w:iCs/>
          <w:noProof/>
        </w:rPr>
        <w:t>436</w:t>
      </w:r>
      <w:r w:rsidRPr="00F23129">
        <w:rPr>
          <w:rFonts w:ascii="Cambria" w:hAnsi="Cambria"/>
          <w:noProof/>
        </w:rPr>
        <w:t>(7052), 841–844, doi:10.1038/nature03903.</w:t>
      </w:r>
    </w:p>
    <w:p w14:paraId="14B01A8C" w14:textId="77777777" w:rsidR="00F23129" w:rsidRPr="00F23129" w:rsidRDefault="00F23129" w:rsidP="00F23129">
      <w:pPr>
        <w:widowControl w:val="0"/>
        <w:autoSpaceDE w:val="0"/>
        <w:autoSpaceDN w:val="0"/>
        <w:adjustRightInd w:val="0"/>
        <w:ind w:left="480" w:hanging="480"/>
        <w:rPr>
          <w:rFonts w:ascii="Cambria" w:hAnsi="Cambria"/>
          <w:noProof/>
        </w:rPr>
      </w:pPr>
      <w:r w:rsidRPr="00F23129">
        <w:rPr>
          <w:rFonts w:ascii="Cambria" w:hAnsi="Cambria"/>
          <w:noProof/>
        </w:rPr>
        <w:t xml:space="preserve">Kodaira, S., A. Kato, and J. Park (2004), High Pore Fluid Pressure May Cause Silent Slip in the Nankai Trough, </w:t>
      </w:r>
      <w:r w:rsidRPr="00F23129">
        <w:rPr>
          <w:rFonts w:ascii="Cambria" w:hAnsi="Cambria"/>
          <w:i/>
          <w:iCs/>
          <w:noProof/>
        </w:rPr>
        <w:t>Science (80-. ).</w:t>
      </w:r>
      <w:r w:rsidRPr="00F23129">
        <w:rPr>
          <w:rFonts w:ascii="Cambria" w:hAnsi="Cambria"/>
          <w:noProof/>
        </w:rPr>
        <w:t xml:space="preserve">, </w:t>
      </w:r>
      <w:r w:rsidRPr="00F23129">
        <w:rPr>
          <w:rFonts w:ascii="Cambria" w:hAnsi="Cambria"/>
          <w:i/>
          <w:iCs/>
          <w:noProof/>
        </w:rPr>
        <w:t>304</w:t>
      </w:r>
      <w:r w:rsidRPr="00F23129">
        <w:rPr>
          <w:rFonts w:ascii="Cambria" w:hAnsi="Cambria"/>
          <w:noProof/>
        </w:rPr>
        <w:t>(May), 1295–1299, doi:10.1126/science.1096535.</w:t>
      </w:r>
    </w:p>
    <w:p w14:paraId="42F72B0D" w14:textId="77777777" w:rsidR="00F23129" w:rsidRPr="00F23129" w:rsidRDefault="00F23129" w:rsidP="00F23129">
      <w:pPr>
        <w:widowControl w:val="0"/>
        <w:autoSpaceDE w:val="0"/>
        <w:autoSpaceDN w:val="0"/>
        <w:adjustRightInd w:val="0"/>
        <w:ind w:left="480" w:hanging="480"/>
        <w:rPr>
          <w:rFonts w:ascii="Cambria" w:hAnsi="Cambria"/>
          <w:noProof/>
        </w:rPr>
      </w:pPr>
      <w:r w:rsidRPr="00F23129">
        <w:rPr>
          <w:rFonts w:ascii="Cambria" w:hAnsi="Cambria"/>
          <w:noProof/>
        </w:rPr>
        <w:t xml:space="preserve">Miller, M. M. (2002), Periodic Slow Earthquakes from the Cascadia Subduction Zone, </w:t>
      </w:r>
      <w:r w:rsidRPr="00F23129">
        <w:rPr>
          <w:rFonts w:ascii="Cambria" w:hAnsi="Cambria"/>
          <w:i/>
          <w:iCs/>
          <w:noProof/>
        </w:rPr>
        <w:t>Science (80-. ).</w:t>
      </w:r>
      <w:r w:rsidRPr="00F23129">
        <w:rPr>
          <w:rFonts w:ascii="Cambria" w:hAnsi="Cambria"/>
          <w:noProof/>
        </w:rPr>
        <w:t xml:space="preserve">, </w:t>
      </w:r>
      <w:r w:rsidRPr="00F23129">
        <w:rPr>
          <w:rFonts w:ascii="Cambria" w:hAnsi="Cambria"/>
          <w:i/>
          <w:iCs/>
          <w:noProof/>
        </w:rPr>
        <w:t>295</w:t>
      </w:r>
      <w:r w:rsidRPr="00F23129">
        <w:rPr>
          <w:rFonts w:ascii="Cambria" w:hAnsi="Cambria"/>
          <w:noProof/>
        </w:rPr>
        <w:t>(5564), 2423–2423, doi:10.1126/science.1071193.</w:t>
      </w:r>
    </w:p>
    <w:p w14:paraId="1F3B626C" w14:textId="77777777" w:rsidR="00F23129" w:rsidRPr="00F23129" w:rsidRDefault="00F23129" w:rsidP="00F23129">
      <w:pPr>
        <w:widowControl w:val="0"/>
        <w:autoSpaceDE w:val="0"/>
        <w:autoSpaceDN w:val="0"/>
        <w:adjustRightInd w:val="0"/>
        <w:ind w:left="480" w:hanging="480"/>
        <w:rPr>
          <w:rFonts w:ascii="Cambria" w:hAnsi="Cambria"/>
          <w:noProof/>
        </w:rPr>
      </w:pPr>
      <w:r w:rsidRPr="00F23129">
        <w:rPr>
          <w:rFonts w:ascii="Cambria" w:hAnsi="Cambria"/>
          <w:noProof/>
        </w:rPr>
        <w:t xml:space="preserve">Nadeau, R. M., and D. Dolenc (2005), Nonvolcanic tremors deep beneath the San Andreas fault, </w:t>
      </w:r>
      <w:r w:rsidRPr="00F23129">
        <w:rPr>
          <w:rFonts w:ascii="Cambria" w:hAnsi="Cambria"/>
          <w:i/>
          <w:iCs/>
          <w:noProof/>
        </w:rPr>
        <w:t>Science (80-. ).</w:t>
      </w:r>
      <w:r w:rsidRPr="00F23129">
        <w:rPr>
          <w:rFonts w:ascii="Cambria" w:hAnsi="Cambria"/>
          <w:noProof/>
        </w:rPr>
        <w:t xml:space="preserve">, </w:t>
      </w:r>
      <w:r w:rsidRPr="00F23129">
        <w:rPr>
          <w:rFonts w:ascii="Cambria" w:hAnsi="Cambria"/>
          <w:i/>
          <w:iCs/>
          <w:noProof/>
        </w:rPr>
        <w:t>307</w:t>
      </w:r>
      <w:r w:rsidRPr="00F23129">
        <w:rPr>
          <w:rFonts w:ascii="Cambria" w:hAnsi="Cambria"/>
          <w:noProof/>
        </w:rPr>
        <w:t>(January), 389, doi:10.1126/science.1107142.</w:t>
      </w:r>
    </w:p>
    <w:p w14:paraId="443B94C3" w14:textId="77777777" w:rsidR="00F23129" w:rsidRPr="00F23129" w:rsidRDefault="00F23129" w:rsidP="00F23129">
      <w:pPr>
        <w:widowControl w:val="0"/>
        <w:autoSpaceDE w:val="0"/>
        <w:autoSpaceDN w:val="0"/>
        <w:adjustRightInd w:val="0"/>
        <w:ind w:left="480" w:hanging="480"/>
        <w:rPr>
          <w:rFonts w:ascii="Cambria" w:hAnsi="Cambria"/>
          <w:noProof/>
        </w:rPr>
      </w:pPr>
      <w:r w:rsidRPr="00F23129">
        <w:rPr>
          <w:rFonts w:ascii="Cambria" w:hAnsi="Cambria"/>
          <w:noProof/>
        </w:rPr>
        <w:t xml:space="preserve">Nadeau, R. M., and A. Guilhem (2009), Nonvolcanic tremor evolution and the San Simeon and Parkfield, California, earthquakes, </w:t>
      </w:r>
      <w:r w:rsidRPr="00F23129">
        <w:rPr>
          <w:rFonts w:ascii="Cambria" w:hAnsi="Cambria"/>
          <w:i/>
          <w:iCs/>
          <w:noProof/>
        </w:rPr>
        <w:t>Science (80-. ).</w:t>
      </w:r>
      <w:r w:rsidRPr="00F23129">
        <w:rPr>
          <w:rFonts w:ascii="Cambria" w:hAnsi="Cambria"/>
          <w:noProof/>
        </w:rPr>
        <w:t xml:space="preserve">, </w:t>
      </w:r>
      <w:r w:rsidRPr="00F23129">
        <w:rPr>
          <w:rFonts w:ascii="Cambria" w:hAnsi="Cambria"/>
          <w:i/>
          <w:iCs/>
          <w:noProof/>
        </w:rPr>
        <w:t>325</w:t>
      </w:r>
      <w:r w:rsidRPr="00F23129">
        <w:rPr>
          <w:rFonts w:ascii="Cambria" w:hAnsi="Cambria"/>
          <w:noProof/>
        </w:rPr>
        <w:t>(5937), 191–193, doi:10.1126/science.1174155.</w:t>
      </w:r>
    </w:p>
    <w:p w14:paraId="3CC6DA47" w14:textId="77777777" w:rsidR="00F23129" w:rsidRPr="00F23129" w:rsidRDefault="00F23129" w:rsidP="00F23129">
      <w:pPr>
        <w:widowControl w:val="0"/>
        <w:autoSpaceDE w:val="0"/>
        <w:autoSpaceDN w:val="0"/>
        <w:adjustRightInd w:val="0"/>
        <w:ind w:left="480" w:hanging="480"/>
        <w:rPr>
          <w:rFonts w:ascii="Cambria" w:hAnsi="Cambria"/>
          <w:noProof/>
        </w:rPr>
      </w:pPr>
      <w:r w:rsidRPr="00F23129">
        <w:rPr>
          <w:rFonts w:ascii="Cambria" w:hAnsi="Cambria"/>
          <w:noProof/>
        </w:rPr>
        <w:t xml:space="preserve">Nedimović, M. R., R. D. Hyndman, K. Ramachandran, and G. D. Spence (2003), Reflection signature of seismic and aseismic slip on the northern Cascadia subduction interface, </w:t>
      </w:r>
      <w:r w:rsidRPr="00F23129">
        <w:rPr>
          <w:rFonts w:ascii="Cambria" w:hAnsi="Cambria"/>
          <w:i/>
          <w:iCs/>
          <w:noProof/>
        </w:rPr>
        <w:t>Nature</w:t>
      </w:r>
      <w:r w:rsidRPr="00F23129">
        <w:rPr>
          <w:rFonts w:ascii="Cambria" w:hAnsi="Cambria"/>
          <w:noProof/>
        </w:rPr>
        <w:t xml:space="preserve">, </w:t>
      </w:r>
      <w:r w:rsidRPr="00F23129">
        <w:rPr>
          <w:rFonts w:ascii="Cambria" w:hAnsi="Cambria"/>
          <w:i/>
          <w:iCs/>
          <w:noProof/>
        </w:rPr>
        <w:t>424</w:t>
      </w:r>
      <w:r w:rsidRPr="00F23129">
        <w:rPr>
          <w:rFonts w:ascii="Cambria" w:hAnsi="Cambria"/>
          <w:noProof/>
        </w:rPr>
        <w:t>(6947), 416–420, doi:10.1038/nature01840.</w:t>
      </w:r>
    </w:p>
    <w:p w14:paraId="33B09CAD" w14:textId="77777777" w:rsidR="00F23129" w:rsidRPr="00F23129" w:rsidRDefault="00F23129" w:rsidP="00F23129">
      <w:pPr>
        <w:widowControl w:val="0"/>
        <w:autoSpaceDE w:val="0"/>
        <w:autoSpaceDN w:val="0"/>
        <w:adjustRightInd w:val="0"/>
        <w:ind w:left="480" w:hanging="480"/>
        <w:rPr>
          <w:rFonts w:ascii="Cambria" w:hAnsi="Cambria"/>
          <w:noProof/>
        </w:rPr>
      </w:pPr>
      <w:r w:rsidRPr="00F23129">
        <w:rPr>
          <w:rFonts w:ascii="Cambria" w:hAnsi="Cambria"/>
          <w:noProof/>
        </w:rPr>
        <w:t xml:space="preserve">Obara, K. (2002), Nonvolcanic Deep Tremor Associated with Subduction in Southwest Japan, </w:t>
      </w:r>
      <w:r w:rsidRPr="00F23129">
        <w:rPr>
          <w:rFonts w:ascii="Cambria" w:hAnsi="Cambria"/>
          <w:i/>
          <w:iCs/>
          <w:noProof/>
        </w:rPr>
        <w:t>Science (80-. ).</w:t>
      </w:r>
      <w:r w:rsidRPr="00F23129">
        <w:rPr>
          <w:rFonts w:ascii="Cambria" w:hAnsi="Cambria"/>
          <w:noProof/>
        </w:rPr>
        <w:t xml:space="preserve">, </w:t>
      </w:r>
      <w:r w:rsidRPr="00F23129">
        <w:rPr>
          <w:rFonts w:ascii="Cambria" w:hAnsi="Cambria"/>
          <w:i/>
          <w:iCs/>
          <w:noProof/>
        </w:rPr>
        <w:t>296</w:t>
      </w:r>
      <w:r w:rsidRPr="00F23129">
        <w:rPr>
          <w:rFonts w:ascii="Cambria" w:hAnsi="Cambria"/>
          <w:noProof/>
        </w:rPr>
        <w:t>(5573), 1679–1681, doi:10.1126/science.1070378.</w:t>
      </w:r>
    </w:p>
    <w:p w14:paraId="19776C3F" w14:textId="77777777" w:rsidR="00F23129" w:rsidRPr="00F23129" w:rsidRDefault="00F23129" w:rsidP="00F23129">
      <w:pPr>
        <w:widowControl w:val="0"/>
        <w:autoSpaceDE w:val="0"/>
        <w:autoSpaceDN w:val="0"/>
        <w:adjustRightInd w:val="0"/>
        <w:ind w:left="480" w:hanging="480"/>
        <w:rPr>
          <w:rFonts w:ascii="Cambria" w:hAnsi="Cambria"/>
          <w:noProof/>
        </w:rPr>
      </w:pPr>
      <w:r w:rsidRPr="00F23129">
        <w:rPr>
          <w:rFonts w:ascii="Cambria" w:hAnsi="Cambria"/>
          <w:noProof/>
        </w:rPr>
        <w:t xml:space="preserve">Rogers, G., and H. Dragert (2003), Episodic tremor and slip on the Cascadia subduction zone: the chatter of silent slip., </w:t>
      </w:r>
      <w:r w:rsidRPr="00F23129">
        <w:rPr>
          <w:rFonts w:ascii="Cambria" w:hAnsi="Cambria"/>
          <w:i/>
          <w:iCs/>
          <w:noProof/>
        </w:rPr>
        <w:t>Science</w:t>
      </w:r>
      <w:r w:rsidRPr="00F23129">
        <w:rPr>
          <w:rFonts w:ascii="Cambria" w:hAnsi="Cambria"/>
          <w:noProof/>
        </w:rPr>
        <w:t xml:space="preserve">, </w:t>
      </w:r>
      <w:r w:rsidRPr="00F23129">
        <w:rPr>
          <w:rFonts w:ascii="Cambria" w:hAnsi="Cambria"/>
          <w:i/>
          <w:iCs/>
          <w:noProof/>
        </w:rPr>
        <w:t>300</w:t>
      </w:r>
      <w:r w:rsidRPr="00F23129">
        <w:rPr>
          <w:rFonts w:ascii="Cambria" w:hAnsi="Cambria"/>
          <w:noProof/>
        </w:rPr>
        <w:t>(5627), 1942–1943, doi:10.1126/science.1084783.</w:t>
      </w:r>
    </w:p>
    <w:p w14:paraId="158066BC" w14:textId="77777777" w:rsidR="00F23129" w:rsidRPr="00F23129" w:rsidRDefault="00F23129" w:rsidP="00F23129">
      <w:pPr>
        <w:widowControl w:val="0"/>
        <w:autoSpaceDE w:val="0"/>
        <w:autoSpaceDN w:val="0"/>
        <w:adjustRightInd w:val="0"/>
        <w:ind w:left="480" w:hanging="480"/>
        <w:rPr>
          <w:rFonts w:ascii="Cambria" w:hAnsi="Cambria"/>
          <w:noProof/>
        </w:rPr>
      </w:pPr>
      <w:r w:rsidRPr="00F23129">
        <w:rPr>
          <w:rFonts w:ascii="Cambria" w:hAnsi="Cambria"/>
          <w:noProof/>
        </w:rPr>
        <w:t xml:space="preserve">Rubinstein, J. L., J. E. Vidale, J. Gomberg, P. Bodin, K. C. Creager, and S. D. Malone (2007), Non-volcanic tremor driven by large transient shear stresses., </w:t>
      </w:r>
      <w:r w:rsidRPr="00F23129">
        <w:rPr>
          <w:rFonts w:ascii="Cambria" w:hAnsi="Cambria"/>
          <w:i/>
          <w:iCs/>
          <w:noProof/>
        </w:rPr>
        <w:t>Nature</w:t>
      </w:r>
      <w:r w:rsidRPr="00F23129">
        <w:rPr>
          <w:rFonts w:ascii="Cambria" w:hAnsi="Cambria"/>
          <w:noProof/>
        </w:rPr>
        <w:t xml:space="preserve">, </w:t>
      </w:r>
      <w:r w:rsidRPr="00F23129">
        <w:rPr>
          <w:rFonts w:ascii="Cambria" w:hAnsi="Cambria"/>
          <w:i/>
          <w:iCs/>
          <w:noProof/>
        </w:rPr>
        <w:t>448</w:t>
      </w:r>
      <w:r w:rsidRPr="00F23129">
        <w:rPr>
          <w:rFonts w:ascii="Cambria" w:hAnsi="Cambria"/>
          <w:noProof/>
        </w:rPr>
        <w:t>(7153), 579–582, doi:10.1038/nature06017.</w:t>
      </w:r>
    </w:p>
    <w:p w14:paraId="79F1F676" w14:textId="77777777" w:rsidR="00F23129" w:rsidRPr="00F23129" w:rsidRDefault="00F23129" w:rsidP="00F23129">
      <w:pPr>
        <w:widowControl w:val="0"/>
        <w:autoSpaceDE w:val="0"/>
        <w:autoSpaceDN w:val="0"/>
        <w:adjustRightInd w:val="0"/>
        <w:ind w:left="480" w:hanging="480"/>
        <w:rPr>
          <w:rFonts w:ascii="Cambria" w:hAnsi="Cambria"/>
          <w:noProof/>
        </w:rPr>
      </w:pPr>
      <w:r w:rsidRPr="00F23129">
        <w:rPr>
          <w:rFonts w:ascii="Cambria" w:hAnsi="Cambria"/>
          <w:noProof/>
        </w:rPr>
        <w:t xml:space="preserve">Shelly, D. R., G. C. Beroza, S. Ide, and S. Nakamula (2006), Low-frequency earthquakes in Shikoku, Japan, and their relationship to episodic tremor and slip., </w:t>
      </w:r>
      <w:r w:rsidRPr="00F23129">
        <w:rPr>
          <w:rFonts w:ascii="Cambria" w:hAnsi="Cambria"/>
          <w:i/>
          <w:iCs/>
          <w:noProof/>
        </w:rPr>
        <w:t>Nature</w:t>
      </w:r>
      <w:r w:rsidRPr="00F23129">
        <w:rPr>
          <w:rFonts w:ascii="Cambria" w:hAnsi="Cambria"/>
          <w:noProof/>
        </w:rPr>
        <w:t xml:space="preserve">, </w:t>
      </w:r>
      <w:r w:rsidRPr="00F23129">
        <w:rPr>
          <w:rFonts w:ascii="Cambria" w:hAnsi="Cambria"/>
          <w:i/>
          <w:iCs/>
          <w:noProof/>
        </w:rPr>
        <w:t>442</w:t>
      </w:r>
      <w:r w:rsidRPr="00F23129">
        <w:rPr>
          <w:rFonts w:ascii="Cambria" w:hAnsi="Cambria"/>
          <w:noProof/>
        </w:rPr>
        <w:t>(7099), 188–191, doi:10.1038/nature04931.</w:t>
      </w:r>
    </w:p>
    <w:p w14:paraId="52890799" w14:textId="77777777" w:rsidR="00F23129" w:rsidRPr="00F23129" w:rsidRDefault="00F23129" w:rsidP="00F23129">
      <w:pPr>
        <w:widowControl w:val="0"/>
        <w:autoSpaceDE w:val="0"/>
        <w:autoSpaceDN w:val="0"/>
        <w:adjustRightInd w:val="0"/>
        <w:ind w:left="480" w:hanging="480"/>
        <w:rPr>
          <w:rFonts w:ascii="Cambria" w:hAnsi="Cambria"/>
          <w:noProof/>
        </w:rPr>
      </w:pPr>
      <w:r w:rsidRPr="00F23129">
        <w:rPr>
          <w:rFonts w:ascii="Cambria" w:hAnsi="Cambria"/>
          <w:noProof/>
        </w:rPr>
        <w:t xml:space="preserve">Shelly, D. R., G. C. Beroza, and S. Ide (2007), Non-volcanic tremor and low-frequency earthquake swarms., </w:t>
      </w:r>
      <w:r w:rsidRPr="00F23129">
        <w:rPr>
          <w:rFonts w:ascii="Cambria" w:hAnsi="Cambria"/>
          <w:i/>
          <w:iCs/>
          <w:noProof/>
        </w:rPr>
        <w:t>Nature</w:t>
      </w:r>
      <w:r w:rsidRPr="00F23129">
        <w:rPr>
          <w:rFonts w:ascii="Cambria" w:hAnsi="Cambria"/>
          <w:noProof/>
        </w:rPr>
        <w:t xml:space="preserve">, </w:t>
      </w:r>
      <w:r w:rsidRPr="00F23129">
        <w:rPr>
          <w:rFonts w:ascii="Cambria" w:hAnsi="Cambria"/>
          <w:i/>
          <w:iCs/>
          <w:noProof/>
        </w:rPr>
        <w:t>446</w:t>
      </w:r>
      <w:r w:rsidRPr="00F23129">
        <w:rPr>
          <w:rFonts w:ascii="Cambria" w:hAnsi="Cambria"/>
          <w:noProof/>
        </w:rPr>
        <w:t>(7133), 305–307, doi:10.1038/nature05666.</w:t>
      </w:r>
    </w:p>
    <w:p w14:paraId="7C2E4C27" w14:textId="235BA373" w:rsidR="00933795" w:rsidRDefault="00E86BBD" w:rsidP="00F23129">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20492"/>
    <w:rsid w:val="0004163D"/>
    <w:rsid w:val="00052A32"/>
    <w:rsid w:val="00095A7D"/>
    <w:rsid w:val="000A6FB5"/>
    <w:rsid w:val="001053D3"/>
    <w:rsid w:val="00143A0F"/>
    <w:rsid w:val="00152713"/>
    <w:rsid w:val="00163761"/>
    <w:rsid w:val="0018161C"/>
    <w:rsid w:val="001850AC"/>
    <w:rsid w:val="001A1596"/>
    <w:rsid w:val="001A76C9"/>
    <w:rsid w:val="001E47D2"/>
    <w:rsid w:val="001F2481"/>
    <w:rsid w:val="002106BF"/>
    <w:rsid w:val="0023163B"/>
    <w:rsid w:val="00233AA1"/>
    <w:rsid w:val="00234C96"/>
    <w:rsid w:val="00240E15"/>
    <w:rsid w:val="00244284"/>
    <w:rsid w:val="00265474"/>
    <w:rsid w:val="00270BBE"/>
    <w:rsid w:val="00273102"/>
    <w:rsid w:val="002751F6"/>
    <w:rsid w:val="0029707F"/>
    <w:rsid w:val="002C093B"/>
    <w:rsid w:val="002D09BC"/>
    <w:rsid w:val="002F0F65"/>
    <w:rsid w:val="003137D6"/>
    <w:rsid w:val="00327BF4"/>
    <w:rsid w:val="00345F15"/>
    <w:rsid w:val="003474E6"/>
    <w:rsid w:val="00361E18"/>
    <w:rsid w:val="00363A81"/>
    <w:rsid w:val="00364216"/>
    <w:rsid w:val="003A04D5"/>
    <w:rsid w:val="003C5D09"/>
    <w:rsid w:val="004050FA"/>
    <w:rsid w:val="00407FCD"/>
    <w:rsid w:val="004309F4"/>
    <w:rsid w:val="00451BCC"/>
    <w:rsid w:val="00467AD9"/>
    <w:rsid w:val="004702CB"/>
    <w:rsid w:val="004728B0"/>
    <w:rsid w:val="004E3929"/>
    <w:rsid w:val="004F083D"/>
    <w:rsid w:val="00523746"/>
    <w:rsid w:val="005820E8"/>
    <w:rsid w:val="005912FC"/>
    <w:rsid w:val="005925E0"/>
    <w:rsid w:val="005A6E8C"/>
    <w:rsid w:val="005C436B"/>
    <w:rsid w:val="005F4C19"/>
    <w:rsid w:val="00637FA3"/>
    <w:rsid w:val="00661C26"/>
    <w:rsid w:val="00665B3B"/>
    <w:rsid w:val="006674EE"/>
    <w:rsid w:val="006A622E"/>
    <w:rsid w:val="006B0CEA"/>
    <w:rsid w:val="006B4266"/>
    <w:rsid w:val="006D5932"/>
    <w:rsid w:val="006D63E7"/>
    <w:rsid w:val="00725FE3"/>
    <w:rsid w:val="00730C10"/>
    <w:rsid w:val="007365B5"/>
    <w:rsid w:val="00746557"/>
    <w:rsid w:val="00777CB4"/>
    <w:rsid w:val="007851F6"/>
    <w:rsid w:val="007A3D54"/>
    <w:rsid w:val="007C0E4F"/>
    <w:rsid w:val="007D1FDA"/>
    <w:rsid w:val="007F0D3F"/>
    <w:rsid w:val="007F1A24"/>
    <w:rsid w:val="007F699C"/>
    <w:rsid w:val="00805DDC"/>
    <w:rsid w:val="008164F8"/>
    <w:rsid w:val="0082075E"/>
    <w:rsid w:val="00821CDC"/>
    <w:rsid w:val="008275BA"/>
    <w:rsid w:val="00842DF4"/>
    <w:rsid w:val="00852620"/>
    <w:rsid w:val="00882321"/>
    <w:rsid w:val="00885A3C"/>
    <w:rsid w:val="008B225C"/>
    <w:rsid w:val="008D25E7"/>
    <w:rsid w:val="00912354"/>
    <w:rsid w:val="00927E9F"/>
    <w:rsid w:val="00933795"/>
    <w:rsid w:val="00936FAD"/>
    <w:rsid w:val="0095192E"/>
    <w:rsid w:val="0097321F"/>
    <w:rsid w:val="0097461F"/>
    <w:rsid w:val="009E1F65"/>
    <w:rsid w:val="00A50E35"/>
    <w:rsid w:val="00A56FF8"/>
    <w:rsid w:val="00A65038"/>
    <w:rsid w:val="00A95381"/>
    <w:rsid w:val="00AC01B6"/>
    <w:rsid w:val="00AC2A5F"/>
    <w:rsid w:val="00AD2309"/>
    <w:rsid w:val="00AD27EA"/>
    <w:rsid w:val="00AD5FB5"/>
    <w:rsid w:val="00AD7335"/>
    <w:rsid w:val="00AD7E86"/>
    <w:rsid w:val="00B0432F"/>
    <w:rsid w:val="00B13B2E"/>
    <w:rsid w:val="00B14B66"/>
    <w:rsid w:val="00B15AA3"/>
    <w:rsid w:val="00B614EA"/>
    <w:rsid w:val="00B96D41"/>
    <w:rsid w:val="00BC0BC1"/>
    <w:rsid w:val="00BC6B0C"/>
    <w:rsid w:val="00C14C75"/>
    <w:rsid w:val="00C2339F"/>
    <w:rsid w:val="00C3739D"/>
    <w:rsid w:val="00C541DF"/>
    <w:rsid w:val="00C54D3D"/>
    <w:rsid w:val="00C60725"/>
    <w:rsid w:val="00C60A77"/>
    <w:rsid w:val="00C60AD3"/>
    <w:rsid w:val="00C65D9E"/>
    <w:rsid w:val="00C733BA"/>
    <w:rsid w:val="00C93E95"/>
    <w:rsid w:val="00CC4321"/>
    <w:rsid w:val="00CD295A"/>
    <w:rsid w:val="00CF09E6"/>
    <w:rsid w:val="00CF5810"/>
    <w:rsid w:val="00D012BB"/>
    <w:rsid w:val="00D14123"/>
    <w:rsid w:val="00D15DAE"/>
    <w:rsid w:val="00D43D3F"/>
    <w:rsid w:val="00D7192D"/>
    <w:rsid w:val="00D80920"/>
    <w:rsid w:val="00DC27FB"/>
    <w:rsid w:val="00DD03E2"/>
    <w:rsid w:val="00DD50A6"/>
    <w:rsid w:val="00DE4D6D"/>
    <w:rsid w:val="00DF4158"/>
    <w:rsid w:val="00DF46A5"/>
    <w:rsid w:val="00E03CC8"/>
    <w:rsid w:val="00E049C5"/>
    <w:rsid w:val="00E208E7"/>
    <w:rsid w:val="00E3327C"/>
    <w:rsid w:val="00E44759"/>
    <w:rsid w:val="00E6747A"/>
    <w:rsid w:val="00E75437"/>
    <w:rsid w:val="00E81803"/>
    <w:rsid w:val="00E83218"/>
    <w:rsid w:val="00E86BBD"/>
    <w:rsid w:val="00EA566E"/>
    <w:rsid w:val="00EA6D46"/>
    <w:rsid w:val="00ED089C"/>
    <w:rsid w:val="00ED2562"/>
    <w:rsid w:val="00F06612"/>
    <w:rsid w:val="00F0727C"/>
    <w:rsid w:val="00F07AB0"/>
    <w:rsid w:val="00F22BA0"/>
    <w:rsid w:val="00F23129"/>
    <w:rsid w:val="00F37CCE"/>
    <w:rsid w:val="00F42273"/>
    <w:rsid w:val="00F62D99"/>
    <w:rsid w:val="00F65399"/>
    <w:rsid w:val="00F65D4B"/>
    <w:rsid w:val="00F85A1C"/>
    <w:rsid w:val="00F90333"/>
    <w:rsid w:val="00FB674F"/>
    <w:rsid w:val="00FE0F86"/>
    <w:rsid w:val="00FE5AFF"/>
    <w:rsid w:val="00FF1C85"/>
    <w:rsid w:val="00FF5749"/>
    <w:rsid w:val="00FF72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1</TotalTime>
  <Pages>6</Pages>
  <Words>7404</Words>
  <Characters>42205</Characters>
  <Application>Microsoft Macintosh Word</Application>
  <DocSecurity>0</DocSecurity>
  <Lines>351</Lines>
  <Paragraphs>99</Paragraphs>
  <ScaleCrop>false</ScaleCrop>
  <Company>UC Berkeley</Company>
  <LinksUpToDate>false</LinksUpToDate>
  <CharactersWithSpaces>495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80</cp:revision>
  <dcterms:created xsi:type="dcterms:W3CDTF">2016-05-22T23:57:00Z</dcterms:created>
  <dcterms:modified xsi:type="dcterms:W3CDTF">2016-05-31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